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C8793D" w14:textId="77777777" w:rsidR="00936E3C" w:rsidRPr="00936E3C" w:rsidRDefault="00936E3C" w:rsidP="001942F0">
      <w:pPr>
        <w:jc w:val="both"/>
        <w:rPr>
          <w:rFonts w:ascii="Times New Roman" w:eastAsia="Times New Roman" w:hAnsi="Times New Roman" w:cs="Times New Roman"/>
          <w:lang w:eastAsia="en-GB"/>
        </w:rPr>
      </w:pPr>
      <w:r w:rsidRPr="00936E3C">
        <w:rPr>
          <w:rFonts w:ascii="Times New Roman" w:eastAsia="Times New Roman" w:hAnsi="Times New Roman" w:cs="Times New Roman"/>
          <w:lang w:eastAsia="en-GB"/>
        </w:rPr>
        <w:t>Artificial intelligence and machine learning in emergency medicine</w:t>
      </w:r>
    </w:p>
    <w:p w14:paraId="32A8B2AC" w14:textId="3EC5A81C" w:rsidR="00936E3C" w:rsidRDefault="00936E3C" w:rsidP="001942F0">
      <w:pPr>
        <w:jc w:val="both"/>
      </w:pPr>
    </w:p>
    <w:p w14:paraId="3FCF210C" w14:textId="0833B243" w:rsidR="001942F0" w:rsidRDefault="001942F0" w:rsidP="001942F0">
      <w:pPr>
        <w:jc w:val="both"/>
      </w:pPr>
    </w:p>
    <w:p w14:paraId="424A7334" w14:textId="4644A78B" w:rsidR="001942F0" w:rsidRDefault="001942F0" w:rsidP="001942F0">
      <w:pPr>
        <w:jc w:val="both"/>
      </w:pPr>
      <w:r>
        <w:fldChar w:fldCharType="begin" w:fldLock="1"/>
      </w:r>
      <w: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mendeley":{"formattedCitation":"(Stewart, Sprivulis, &amp; Dwivedi, 2018)","plainTextFormattedCitation":"(Stewart, Sprivulis, &amp; Dwivedi, 2018)","previouslyFormattedCitation":"(Stewart, Sprivulis, &amp; Dwivedi, 2018)"},"properties":{"noteIndex":0},"schema":"https://github.com/citation-style-language/schema/raw/master/csl-citation.json"}</w:instrText>
      </w:r>
      <w:r>
        <w:fldChar w:fldCharType="separate"/>
      </w:r>
      <w:r w:rsidRPr="001942F0">
        <w:rPr>
          <w:noProof/>
        </w:rPr>
        <w:t>(Stewart, Sprivulis, &amp; Dwivedi, 2018)</w:t>
      </w:r>
      <w:r>
        <w:fldChar w:fldCharType="end"/>
      </w:r>
    </w:p>
    <w:p w14:paraId="3DB9A6F1" w14:textId="16464B03" w:rsidR="001942F0" w:rsidRDefault="001942F0" w:rsidP="001942F0">
      <w:pPr>
        <w:jc w:val="both"/>
      </w:pPr>
    </w:p>
    <w:p w14:paraId="14E0DF65" w14:textId="008A4413" w:rsidR="001942F0" w:rsidRPr="001942F0" w:rsidRDefault="001942F0" w:rsidP="001942F0">
      <w:pPr>
        <w:widowControl w:val="0"/>
        <w:autoSpaceDE w:val="0"/>
        <w:autoSpaceDN w:val="0"/>
        <w:adjustRightInd w:val="0"/>
        <w:ind w:left="480" w:hanging="480"/>
        <w:rPr>
          <w:rFonts w:ascii="Calibri" w:hAnsi="Calibri"/>
          <w:noProof/>
        </w:rPr>
      </w:pPr>
      <w:r>
        <w:fldChar w:fldCharType="begin" w:fldLock="1"/>
      </w:r>
      <w:r>
        <w:instrText xml:space="preserve">ADDIN Mendeley Bibliography CSL_BIBLIOGRAPHY </w:instrText>
      </w:r>
      <w:r>
        <w:fldChar w:fldCharType="separate"/>
      </w:r>
      <w:r w:rsidRPr="001942F0">
        <w:rPr>
          <w:rFonts w:ascii="Calibri" w:hAnsi="Calibri" w:cs="Times New Roman"/>
          <w:noProof/>
        </w:rPr>
        <w:t xml:space="preserve">Stewart, J., Sprivulis, P., &amp; Dwivedi, G. (2018). Artificial intelligence and machine learning in emergency medicine. </w:t>
      </w:r>
      <w:r w:rsidRPr="001942F0">
        <w:rPr>
          <w:rFonts w:ascii="Calibri" w:hAnsi="Calibri" w:cs="Times New Roman"/>
          <w:i/>
          <w:iCs/>
          <w:noProof/>
        </w:rPr>
        <w:t>EMA - Emergency Medicine Australasia</w:t>
      </w:r>
      <w:r w:rsidRPr="001942F0">
        <w:rPr>
          <w:rFonts w:ascii="Calibri" w:hAnsi="Calibri" w:cs="Times New Roman"/>
          <w:noProof/>
        </w:rPr>
        <w:t xml:space="preserve">, </w:t>
      </w:r>
      <w:r w:rsidRPr="001942F0">
        <w:rPr>
          <w:rFonts w:ascii="Calibri" w:hAnsi="Calibri" w:cs="Times New Roman"/>
          <w:i/>
          <w:iCs/>
          <w:noProof/>
        </w:rPr>
        <w:t>30</w:t>
      </w:r>
      <w:r w:rsidRPr="001942F0">
        <w:rPr>
          <w:rFonts w:ascii="Calibri" w:hAnsi="Calibri" w:cs="Times New Roman"/>
          <w:noProof/>
        </w:rPr>
        <w:t>(6), 870–874. https://doi.org/10.1111/1742-6723.13145</w:t>
      </w:r>
    </w:p>
    <w:p w14:paraId="21B8754D" w14:textId="11E6F4F8" w:rsidR="001942F0" w:rsidRDefault="001942F0" w:rsidP="001942F0">
      <w:pPr>
        <w:jc w:val="both"/>
      </w:pPr>
      <w:r>
        <w:fldChar w:fldCharType="end"/>
      </w:r>
    </w:p>
    <w:p w14:paraId="51779E14" w14:textId="77777777" w:rsidR="00936E3C" w:rsidRDefault="00936E3C" w:rsidP="001942F0">
      <w:pPr>
        <w:jc w:val="both"/>
      </w:pPr>
    </w:p>
    <w:p w14:paraId="6F3166DE" w14:textId="0CDB3B1E" w:rsidR="00936E3C" w:rsidRPr="00936E3C" w:rsidRDefault="00936E3C" w:rsidP="001942F0">
      <w:pPr>
        <w:jc w:val="both"/>
        <w:rPr>
          <w:lang w:val="pt-BR"/>
        </w:rPr>
      </w:pPr>
      <w:r w:rsidRPr="00936E3C">
        <w:rPr>
          <w:lang w:val="pt-BR"/>
        </w:rPr>
        <w:t>Abstrato</w:t>
      </w:r>
    </w:p>
    <w:p w14:paraId="55444716" w14:textId="77777777" w:rsidR="00936E3C" w:rsidRPr="00936E3C" w:rsidRDefault="00936E3C" w:rsidP="001942F0">
      <w:pPr>
        <w:jc w:val="both"/>
        <w:rPr>
          <w:lang w:val="pt-BR"/>
        </w:rPr>
      </w:pPr>
    </w:p>
    <w:p w14:paraId="3767FB52" w14:textId="0820BCA9" w:rsidR="005A37EE" w:rsidRDefault="00936E3C" w:rsidP="001942F0">
      <w:pPr>
        <w:jc w:val="both"/>
        <w:rPr>
          <w:lang w:val="pt-BR"/>
        </w:rPr>
      </w:pPr>
      <w:r w:rsidRPr="00936E3C">
        <w:rPr>
          <w:lang w:val="pt-BR"/>
        </w:rPr>
        <w:t>O interesse na investigação da inteligência artificial (IA) cresceu rapidamente nos últimos anos, em parte graças aos numerosos sucessos das técnicas modernas de aprendizagem de máquinas, tais como a aprendizagem profunda, a disponibilidade de grandes conjuntos de dados e melhorias no poder computacional. A IA está a provar ser cada vez mais aplicável aos cuidados de saúde e existe uma lista crescente de tarefas em que os algoritmos têm desempenho médico igual ou superior ao dos médicos. Apesar dos sucessos, continuam a existir preocupações e desafios significativos em torno da opacidade dos algoritmos, confiança e segurança dos dados dos pacientes. Apesar destes desafios, as tecnologias de IA tornar-se-ão provavelmente cada vez mais integradas na medicina de emergência nos próximos anos. Esta perspectiva apresenta uma visão geral da investigação atual sobre a IA relevante para a medicina de emergência.</w:t>
      </w:r>
    </w:p>
    <w:p w14:paraId="6AF265C0" w14:textId="70366617" w:rsidR="001942F0" w:rsidRDefault="001942F0" w:rsidP="001942F0">
      <w:pPr>
        <w:jc w:val="both"/>
        <w:rPr>
          <w:lang w:val="pt-BR"/>
        </w:rPr>
      </w:pPr>
    </w:p>
    <w:p w14:paraId="3786E5C6" w14:textId="77777777" w:rsidR="001942F0" w:rsidRPr="001942F0" w:rsidRDefault="001942F0" w:rsidP="001942F0">
      <w:pPr>
        <w:jc w:val="both"/>
        <w:rPr>
          <w:lang w:val="pt-BR"/>
        </w:rPr>
      </w:pPr>
      <w:r w:rsidRPr="001942F0">
        <w:rPr>
          <w:lang w:val="pt-BR"/>
        </w:rPr>
        <w:t>Aprendizagem de máquinas (ML)</w:t>
      </w:r>
    </w:p>
    <w:p w14:paraId="4D29A47C" w14:textId="77777777" w:rsidR="001942F0" w:rsidRPr="001942F0" w:rsidRDefault="001942F0" w:rsidP="001942F0">
      <w:pPr>
        <w:jc w:val="both"/>
        <w:rPr>
          <w:lang w:val="pt-BR"/>
        </w:rPr>
      </w:pPr>
      <w:r w:rsidRPr="001942F0">
        <w:rPr>
          <w:lang w:val="pt-BR"/>
        </w:rPr>
        <w:t>- Um subcampo de IA que utiliza vários métodos para detectar automaticamente padrões nos dados; depois, utilize estes padrões para fazer previsões ou tomar decisões.4</w:t>
      </w:r>
    </w:p>
    <w:p w14:paraId="519814CB" w14:textId="77777777" w:rsidR="001942F0" w:rsidRPr="001942F0" w:rsidRDefault="001942F0" w:rsidP="001942F0">
      <w:pPr>
        <w:jc w:val="both"/>
        <w:rPr>
          <w:lang w:val="pt-BR"/>
        </w:rPr>
      </w:pPr>
      <w:r w:rsidRPr="001942F0">
        <w:rPr>
          <w:lang w:val="pt-BR"/>
        </w:rPr>
        <w:t>- Os modelos começam frequentemente de forma aleatória, depois melhoram ao longo do tempo através de um processo de treino.</w:t>
      </w:r>
    </w:p>
    <w:p w14:paraId="5262913A" w14:textId="77777777" w:rsidR="001942F0" w:rsidRPr="001942F0" w:rsidRDefault="001942F0" w:rsidP="001942F0">
      <w:pPr>
        <w:jc w:val="both"/>
        <w:rPr>
          <w:lang w:val="pt-BR"/>
        </w:rPr>
      </w:pPr>
      <w:r w:rsidRPr="001942F0">
        <w:rPr>
          <w:lang w:val="pt-BR"/>
        </w:rPr>
        <w:t>- Utiliza máquinas de aprendizagem em vez de máquinas baseadas em regras.</w:t>
      </w:r>
    </w:p>
    <w:p w14:paraId="71F77D8F" w14:textId="49BE827F" w:rsidR="001942F0" w:rsidRDefault="001942F0" w:rsidP="001942F0">
      <w:pPr>
        <w:jc w:val="both"/>
        <w:rPr>
          <w:lang w:val="pt-BR"/>
        </w:rPr>
      </w:pPr>
      <w:r w:rsidRPr="001942F0">
        <w:rPr>
          <w:lang w:val="pt-BR"/>
        </w:rPr>
        <w:t>- Em geral, o ML supervisionado é treinado em dados rotulados, enquanto que os dados utilizados no ML não supervisionado não são rotulados.</w:t>
      </w:r>
    </w:p>
    <w:p w14:paraId="2CA11037" w14:textId="39F7CBCC" w:rsidR="001942F0" w:rsidRDefault="001942F0" w:rsidP="001942F0">
      <w:pPr>
        <w:jc w:val="both"/>
        <w:rPr>
          <w:lang w:val="pt-BR"/>
        </w:rPr>
      </w:pPr>
    </w:p>
    <w:p w14:paraId="72522553" w14:textId="77777777" w:rsidR="001942F0" w:rsidRPr="00936E3C" w:rsidRDefault="001942F0" w:rsidP="001942F0">
      <w:pPr>
        <w:jc w:val="both"/>
        <w:rPr>
          <w:lang w:val="pt-BR"/>
        </w:rPr>
      </w:pPr>
    </w:p>
    <w:sectPr w:rsidR="001942F0" w:rsidRPr="00936E3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E3C"/>
    <w:rsid w:val="001942F0"/>
    <w:rsid w:val="0030569A"/>
    <w:rsid w:val="00936E3C"/>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B6740"/>
  <w15:chartTrackingRefBased/>
  <w15:docId w15:val="{DA91206B-6E95-2E41-8AAB-3C63598E7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9214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EC17F-8BB5-5948-80FF-DDD4E68C8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570</Words>
  <Characters>3254</Characters>
  <Application>Microsoft Office Word</Application>
  <DocSecurity>0</DocSecurity>
  <Lines>27</Lines>
  <Paragraphs>7</Paragraphs>
  <ScaleCrop>false</ScaleCrop>
  <Company/>
  <LinksUpToDate>false</LinksUpToDate>
  <CharactersWithSpaces>3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2</cp:revision>
  <dcterms:created xsi:type="dcterms:W3CDTF">2021-04-14T10:59:00Z</dcterms:created>
  <dcterms:modified xsi:type="dcterms:W3CDTF">2021-04-14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